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7777777" w:rsidR="008F2AE9" w:rsidRDefault="008F2AE9">
      <w:pPr>
        <w:pStyle w:val="CapaTexto"/>
        <w:outlineLvl w:val="0"/>
      </w:pPr>
      <w:r>
        <w:t>nome do aluno</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1FE230E3" w14:textId="77777777" w:rsidR="00D04942" w:rsidRDefault="00D04942" w:rsidP="00D04942">
      <w:pPr>
        <w:pStyle w:val="CapaTexto"/>
      </w:pPr>
    </w:p>
    <w:p w14:paraId="437A44CA" w14:textId="77777777" w:rsidR="00D04942" w:rsidRDefault="00D04942" w:rsidP="00D04942">
      <w:pPr>
        <w:pStyle w:val="CapaTexto"/>
      </w:pPr>
    </w:p>
    <w:p w14:paraId="44ADC86F" w14:textId="77777777" w:rsidR="008F2AE9" w:rsidRDefault="008F2AE9">
      <w:pPr>
        <w:pStyle w:val="Normal3"/>
      </w:pPr>
    </w:p>
    <w:p w14:paraId="59EF1600" w14:textId="77777777" w:rsidR="008F2AE9" w:rsidRDefault="008F2AE9" w:rsidP="000D46D6">
      <w:pPr>
        <w:pStyle w:val="NomeTrabalho"/>
      </w:pPr>
      <w:r>
        <w:t>título do trabalh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77777777" w:rsidR="008F2AE9" w:rsidRDefault="008F2AE9" w:rsidP="000D46D6">
      <w:pPr>
        <w:pStyle w:val="LocaleData"/>
      </w:pPr>
      <w:r>
        <w:t>20</w:t>
      </w:r>
      <w:r w:rsidR="00D04942">
        <w:t>1</w:t>
      </w:r>
      <w:r w:rsidR="004B4715">
        <w:t>9</w:t>
      </w:r>
    </w:p>
    <w:p w14:paraId="40EE15B5" w14:textId="77777777"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8F2AE9">
        <w:t>nome do aluno</w:t>
      </w:r>
    </w:p>
    <w:p w14:paraId="08C38C96" w14:textId="77777777" w:rsidR="008F2AE9" w:rsidRDefault="008F2AE9">
      <w:pPr>
        <w:pStyle w:val="CapaTexto"/>
      </w:pPr>
    </w:p>
    <w:p w14:paraId="50F50313" w14:textId="77777777" w:rsidR="008F2AE9" w:rsidRDefault="008F2AE9">
      <w:pPr>
        <w:pStyle w:val="CapaTexto"/>
      </w:pPr>
    </w:p>
    <w:p w14:paraId="6283CCA9" w14:textId="77777777" w:rsidR="008F2AE9" w:rsidRDefault="008F2AE9">
      <w:pPr>
        <w:pStyle w:val="Normal3"/>
      </w:pPr>
    </w:p>
    <w:p w14:paraId="754F6AA6" w14:textId="77777777" w:rsidR="008F2AE9" w:rsidRDefault="008F2AE9">
      <w:pPr>
        <w:pStyle w:val="Normal3"/>
      </w:pPr>
    </w:p>
    <w:p w14:paraId="02BB5ACB" w14:textId="77777777" w:rsidR="008F2AE9" w:rsidRDefault="008F2AE9">
      <w:pPr>
        <w:pStyle w:val="Normal3"/>
      </w:pPr>
    </w:p>
    <w:p w14:paraId="6896D438" w14:textId="77777777" w:rsidR="008F2AE9" w:rsidRDefault="008F2AE9">
      <w:pPr>
        <w:pStyle w:val="Normal3"/>
      </w:pPr>
    </w:p>
    <w:p w14:paraId="7D584434" w14:textId="77777777" w:rsidR="008F2AE9" w:rsidRDefault="008F2AE9">
      <w:pPr>
        <w:pStyle w:val="Normal3"/>
      </w:pPr>
    </w:p>
    <w:p w14:paraId="3E3D8A42" w14:textId="77777777" w:rsidR="008F2AE9" w:rsidRDefault="008F2AE9" w:rsidP="000D46D6">
      <w:pPr>
        <w:pStyle w:val="NomeTrabalho"/>
      </w:pPr>
      <w:r>
        <w:t>título do trabalh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064DBB40"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77777777" w:rsidR="008F2AE9" w:rsidRDefault="008F2AE9" w:rsidP="000D46D6">
      <w:pPr>
        <w:pStyle w:val="CapaTexto2"/>
      </w:pPr>
      <w:r>
        <w:t>Orientador: nome do professor orientador</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77777777" w:rsidR="008F2AE9" w:rsidRDefault="008F2AE9" w:rsidP="000D46D6">
      <w:pPr>
        <w:pStyle w:val="LocaleData"/>
      </w:pPr>
      <w:r>
        <w:t>20</w:t>
      </w:r>
      <w:r w:rsidR="00D04942">
        <w:t>1</w:t>
      </w:r>
      <w:r w:rsidR="004B4715">
        <w:t>9</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14C209C3" w14:textId="77777777" w:rsidR="008F2AE9" w:rsidRDefault="008F2AE9" w:rsidP="000D46D6">
      <w:pPr>
        <w:pStyle w:val="TextodeAgradecimento"/>
      </w:pPr>
      <w:r>
        <w:t xml:space="preserve">Gostaria de agradecer a todos os que, de alguma maneira, contribuíram para a realização desse trabalho de conclusão, em especial: </w:t>
      </w:r>
    </w:p>
    <w:p w14:paraId="72FD2F5D" w14:textId="77777777" w:rsidR="008F2AE9" w:rsidRDefault="008F2AE9" w:rsidP="000D46D6">
      <w:pPr>
        <w:pStyle w:val="TextodeAgradecimento"/>
      </w:pPr>
      <w:r>
        <w:t xml:space="preserve">Aos amigos e às pessoas que convivem comigo diariamente, minha gratidão, pelo apoio emocional - nos períodos mais difíceis do trabalho.  </w:t>
      </w:r>
    </w:p>
    <w:p w14:paraId="760F0575" w14:textId="77777777" w:rsidR="008F2AE9" w:rsidRDefault="008F2AE9" w:rsidP="000D46D6">
      <w:pPr>
        <w:pStyle w:val="TextodeAgradecimento"/>
      </w:pPr>
      <w:r>
        <w:t>Enfim, os demais agradecimentos que o aluno desejar fazer.</w:t>
      </w:r>
    </w:p>
    <w:p w14:paraId="39515151" w14:textId="77777777" w:rsidR="008F2AE9" w:rsidRDefault="008F2AE9" w:rsidP="000D46D6">
      <w:pPr>
        <w:pStyle w:val="TextodeAgradecimento"/>
      </w:pPr>
    </w:p>
    <w:p w14:paraId="7FA954FB" w14:textId="77777777" w:rsidR="008F2AE9" w:rsidRDefault="008F2AE9" w:rsidP="000D46D6">
      <w:pPr>
        <w:pStyle w:val="Comentrio-retirar"/>
      </w:pPr>
      <w:r>
        <w:t>* Folha de dedicatória ou de agradecimentos = elemento opcional. O texto fica na parte inferior da página, respeitando as margens de 2cm da borda direita e 8cm da borda esquerda da página (PRODANOV, 2003, p. 42).</w:t>
      </w:r>
    </w:p>
    <w:p w14:paraId="1E2E291B" w14:textId="77777777" w:rsidR="008F2AE9" w:rsidRPr="000964B3" w:rsidRDefault="008F2AE9" w:rsidP="000D46D6">
      <w:pPr>
        <w:pStyle w:val="Ttulo0"/>
      </w:pPr>
      <w:r w:rsidRPr="000964B3">
        <w:lastRenderedPageBreak/>
        <w:t>Resumo</w:t>
      </w:r>
    </w:p>
    <w:p w14:paraId="6BEBB777" w14:textId="77777777" w:rsidR="008F2AE9" w:rsidRDefault="008F2AE9" w:rsidP="000D46D6">
      <w:pPr>
        <w:pStyle w:val="TextodoResumo"/>
      </w:pPr>
      <w:r>
        <w:t xml:space="preserve">Esse trabalho apresenta o posicionamento de diversos atores sociais e grupos de interesse, envolvidos na área da saúde, no Rio Grande do Sul, em relação aos princípios norteadores do Sistema Único de Saúde (SUS) e o projeto de política de saúde que defendiam no período inicial do processo de reforma sanitária e no período de operacionalização e institucionalização do SUS. Ao comparar essas duas fases de análise, buscou-se verificar se houve mudança nos posicionamentos e nos projetos de política de saúde, defendidos pelos atores, procurando examinar as possíveis razões para que elas tenham ocorrido. Através de estudo qualitativo, foram realizadas dezoito entrevistas, as quais ocorreram com representantes dos grupos sociais selecionados para a pesquisa. De acordo com os seus posicionamentos, em relação à reforma sanitária brasileira, os diferentes atores sociais e grupos de interesse foram classificados em dois blocos/posições: os que apoiavam o processo de reforma sanitária – compondo, assim, a </w:t>
      </w:r>
      <w:proofErr w:type="spellStart"/>
      <w:r>
        <w:rPr>
          <w:i/>
        </w:rPr>
        <w:t>policy</w:t>
      </w:r>
      <w:proofErr w:type="spellEnd"/>
      <w:r>
        <w:rPr>
          <w:i/>
        </w:rPr>
        <w:t xml:space="preserve"> </w:t>
      </w:r>
      <w:proofErr w:type="spellStart"/>
      <w:r>
        <w:rPr>
          <w:i/>
        </w:rPr>
        <w:t>community</w:t>
      </w:r>
      <w:proofErr w:type="spellEnd"/>
      <w:r>
        <w:t xml:space="preserve"> reformista - e os opositores a ela. Em ambos os grupos/blocos, foram identificadas mudanças nas propostas e posições defendidas, mas as maiores novidades ocorreram entre os primeiros. </w:t>
      </w:r>
    </w:p>
    <w:p w14:paraId="4CEA3515" w14:textId="77777777" w:rsidR="008F2AE9" w:rsidRDefault="008F2AE9" w:rsidP="000D46D6"/>
    <w:p w14:paraId="50035359" w14:textId="77777777" w:rsidR="008F2AE9" w:rsidRDefault="008F2AE9" w:rsidP="000D46D6"/>
    <w:p w14:paraId="2AA16CAD" w14:textId="77777777" w:rsidR="008F2AE9" w:rsidRDefault="008F2AE9" w:rsidP="000D46D6">
      <w:pPr>
        <w:pStyle w:val="Palavras-chave"/>
      </w:pPr>
      <w:r>
        <w:t>Palavras-chave: Políticas de saúde. Grupos de interesse. Reforma sanitária brasileira. Sistema Único de Saúde. Projetos de política de saúde.</w:t>
      </w:r>
    </w:p>
    <w:p w14:paraId="0DD2FF8B" w14:textId="77777777" w:rsidR="008F2AE9" w:rsidRDefault="008F2AE9" w:rsidP="000D46D6"/>
    <w:p w14:paraId="72A2310A" w14:textId="77777777" w:rsidR="008F2AE9" w:rsidRDefault="008F2AE9" w:rsidP="000D46D6">
      <w:pPr>
        <w:pStyle w:val="Comentrio-retirar"/>
      </w:pPr>
      <w:r>
        <w:t xml:space="preserve">* O resumo em português e em língua estrangeira é elemento obrigatório =&gt; não pode ultrapassar, segundo o livro do Prof. </w:t>
      </w:r>
      <w:proofErr w:type="spellStart"/>
      <w:r>
        <w:t>Prodanov</w:t>
      </w:r>
      <w:proofErr w:type="spellEnd"/>
      <w:r>
        <w:t xml:space="preserve"> (2003), 500 palavras. É obrigatório colocar as palavras-chave (no máximo 5). O resumo é construído em parágrafo único.  </w:t>
      </w:r>
    </w:p>
    <w:p w14:paraId="534039A7" w14:textId="77777777" w:rsidR="008F2AE9" w:rsidRDefault="008F2AE9" w:rsidP="000D46D6"/>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77777777" w:rsidR="008F2AE9" w:rsidRDefault="008F2AE9" w:rsidP="000D46D6">
      <w:pPr>
        <w:pStyle w:val="Palavras-chave"/>
      </w:pPr>
      <w:r>
        <w:t>Keywords: tradução das palavras-chave para a língua inglesa.</w:t>
      </w:r>
    </w:p>
    <w:p w14:paraId="325C8496" w14:textId="77777777" w:rsidR="008F2AE9" w:rsidRDefault="008F2AE9" w:rsidP="000D46D6"/>
    <w:p w14:paraId="225738AC" w14:textId="77777777" w:rsidR="008F2AE9" w:rsidRDefault="008F2AE9" w:rsidP="000D46D6">
      <w:pPr>
        <w:pStyle w:val="Ttulo0"/>
      </w:pPr>
      <w:r>
        <w:lastRenderedPageBreak/>
        <w:t>Lista de Figuras</w:t>
      </w:r>
    </w:p>
    <w:p w14:paraId="0725F195" w14:textId="77777777" w:rsidR="00B9416A" w:rsidRPr="00933820" w:rsidRDefault="000C396C" w:rsidP="000D46D6">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55B1A576" w14:textId="77777777" w:rsidR="00B9416A" w:rsidRPr="00933820" w:rsidRDefault="008277D9" w:rsidP="000D46D6">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B2592E2" w14:textId="77777777" w:rsidR="008F2AE9" w:rsidRDefault="000C396C" w:rsidP="000D46D6">
      <w:pPr>
        <w:pStyle w:val="Rodap"/>
      </w:pPr>
      <w:r>
        <w:fldChar w:fldCharType="end"/>
      </w:r>
    </w:p>
    <w:p w14:paraId="0B80BAFA" w14:textId="77777777" w:rsidR="008F2AE9" w:rsidRDefault="008F2AE9" w:rsidP="000D46D6"/>
    <w:p w14:paraId="6491B83F" w14:textId="77777777" w:rsidR="008F2AE9" w:rsidRDefault="008F2AE9" w:rsidP="000D46D6">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45564844" w14:textId="77777777" w:rsidR="008F2AE9" w:rsidRDefault="008F2AE9" w:rsidP="000D46D6">
      <w:pPr>
        <w:pStyle w:val="Ttulo0"/>
      </w:pPr>
      <w:r>
        <w:lastRenderedPageBreak/>
        <w:t>Lista de Tabelas</w:t>
      </w:r>
    </w:p>
    <w:p w14:paraId="1A1F2A74" w14:textId="77777777" w:rsidR="00B9416A" w:rsidRPr="00933820" w:rsidRDefault="000C396C" w:rsidP="000D46D6">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38AC5E23" w14:textId="77777777" w:rsidR="008F2AE9" w:rsidRDefault="000C396C" w:rsidP="000D46D6">
      <w:pPr>
        <w:pStyle w:val="ndicedeilustraes"/>
      </w:pP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0D46D6">
            <w:pPr>
              <w:pStyle w:val="Remissivo1"/>
              <w:rPr>
                <w:lang w:val="en-US"/>
              </w:rPr>
            </w:pPr>
            <w:r>
              <w:rPr>
                <w:lang w:val="en-US"/>
              </w:rPr>
              <w:t>BSC</w:t>
            </w:r>
          </w:p>
        </w:tc>
        <w:tc>
          <w:tcPr>
            <w:tcW w:w="7992" w:type="dxa"/>
          </w:tcPr>
          <w:p w14:paraId="0FB199CC" w14:textId="77777777" w:rsidR="008F2AE9" w:rsidRDefault="008F2AE9" w:rsidP="000D46D6">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0D46D6">
            <w:pPr>
              <w:pStyle w:val="Remissivo1"/>
            </w:pPr>
            <w:r>
              <w:t>CAPF</w:t>
            </w:r>
          </w:p>
        </w:tc>
        <w:tc>
          <w:tcPr>
            <w:tcW w:w="7992" w:type="dxa"/>
          </w:tcPr>
          <w:p w14:paraId="36862CF3" w14:textId="77777777" w:rsidR="008F2AE9" w:rsidRDefault="008F2AE9" w:rsidP="000D46D6">
            <w:pPr>
              <w:pStyle w:val="Remissivo1"/>
              <w:rPr>
                <w:b/>
              </w:rPr>
            </w:pPr>
            <w:r>
              <w:t>Custo Anual por Funcionário</w:t>
            </w:r>
          </w:p>
        </w:tc>
      </w:tr>
      <w:tr w:rsidR="008F2AE9" w14:paraId="33F9917F" w14:textId="77777777">
        <w:tc>
          <w:tcPr>
            <w:tcW w:w="1296" w:type="dxa"/>
          </w:tcPr>
          <w:p w14:paraId="7C6821A3" w14:textId="77777777" w:rsidR="008F2AE9" w:rsidRDefault="008F2AE9" w:rsidP="000D46D6">
            <w:pPr>
              <w:pStyle w:val="Remissivo1"/>
            </w:pPr>
            <w:r>
              <w:t>CAPT</w:t>
            </w:r>
          </w:p>
        </w:tc>
        <w:tc>
          <w:tcPr>
            <w:tcW w:w="7992" w:type="dxa"/>
          </w:tcPr>
          <w:p w14:paraId="41DF70DC" w14:textId="77777777" w:rsidR="008F2AE9" w:rsidRDefault="008F2AE9" w:rsidP="000D46D6">
            <w:pPr>
              <w:pStyle w:val="Remissivo1"/>
              <w:rPr>
                <w:b/>
              </w:rPr>
            </w:pPr>
            <w:r>
              <w:t>Custo Anual por Teclado</w:t>
            </w:r>
          </w:p>
        </w:tc>
      </w:tr>
      <w:tr w:rsidR="008F2AE9" w14:paraId="13BFE6FE" w14:textId="77777777">
        <w:tc>
          <w:tcPr>
            <w:tcW w:w="1296" w:type="dxa"/>
          </w:tcPr>
          <w:p w14:paraId="084F8C5B" w14:textId="77777777" w:rsidR="008F2AE9" w:rsidRDefault="008F2AE9" w:rsidP="000D46D6">
            <w:pPr>
              <w:pStyle w:val="Remissivo1"/>
            </w:pPr>
            <w:r>
              <w:t>CAPU</w:t>
            </w:r>
          </w:p>
        </w:tc>
        <w:tc>
          <w:tcPr>
            <w:tcW w:w="7992" w:type="dxa"/>
          </w:tcPr>
          <w:p w14:paraId="6EC84304" w14:textId="77777777" w:rsidR="008F2AE9" w:rsidRDefault="008F2AE9" w:rsidP="000D46D6">
            <w:pPr>
              <w:pStyle w:val="Remissivo1"/>
              <w:rPr>
                <w:b/>
              </w:rPr>
            </w:pPr>
            <w:r>
              <w:t>Custo Anual por Usuário</w:t>
            </w:r>
          </w:p>
        </w:tc>
      </w:tr>
      <w:tr w:rsidR="008F2AE9" w14:paraId="1A809882" w14:textId="77777777">
        <w:tc>
          <w:tcPr>
            <w:tcW w:w="1296" w:type="dxa"/>
          </w:tcPr>
          <w:p w14:paraId="440D5F89" w14:textId="77777777" w:rsidR="008F2AE9" w:rsidRDefault="008F2AE9" w:rsidP="000D46D6">
            <w:pPr>
              <w:pStyle w:val="Remissivo1"/>
              <w:rPr>
                <w:lang w:val="en-US"/>
              </w:rPr>
            </w:pPr>
            <w:r>
              <w:rPr>
                <w:lang w:val="en-US"/>
              </w:rPr>
              <w:t>CEO</w:t>
            </w:r>
          </w:p>
        </w:tc>
        <w:tc>
          <w:tcPr>
            <w:tcW w:w="7992" w:type="dxa"/>
          </w:tcPr>
          <w:p w14:paraId="5016ECA0" w14:textId="77777777" w:rsidR="008F2AE9" w:rsidRDefault="008F2AE9" w:rsidP="000D46D6">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0D46D6">
            <w:pPr>
              <w:pStyle w:val="Remissivo1"/>
            </w:pPr>
            <w:r>
              <w:t>CIA/FVG</w:t>
            </w:r>
          </w:p>
        </w:tc>
        <w:tc>
          <w:tcPr>
            <w:tcW w:w="7992" w:type="dxa"/>
          </w:tcPr>
          <w:p w14:paraId="66B31857" w14:textId="77777777" w:rsidR="008F2AE9" w:rsidRDefault="008F2AE9" w:rsidP="000D46D6">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0D46D6">
            <w:pPr>
              <w:pStyle w:val="Remissivo1"/>
              <w:rPr>
                <w:lang w:val="en-US"/>
              </w:rPr>
            </w:pPr>
            <w:r>
              <w:rPr>
                <w:lang w:val="en-US"/>
              </w:rPr>
              <w:t>CIO</w:t>
            </w:r>
          </w:p>
        </w:tc>
        <w:tc>
          <w:tcPr>
            <w:tcW w:w="7992" w:type="dxa"/>
          </w:tcPr>
          <w:p w14:paraId="1E866C16" w14:textId="77777777" w:rsidR="008F2AE9" w:rsidRDefault="008F2AE9" w:rsidP="000D46D6">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0D46D6">
            <w:pPr>
              <w:pStyle w:val="Remissivo1"/>
              <w:rPr>
                <w:lang w:val="en-US"/>
              </w:rPr>
            </w:pPr>
            <w:r>
              <w:rPr>
                <w:lang w:val="en-US"/>
              </w:rPr>
              <w:t>CO</w:t>
            </w:r>
          </w:p>
        </w:tc>
        <w:tc>
          <w:tcPr>
            <w:tcW w:w="7992" w:type="dxa"/>
          </w:tcPr>
          <w:p w14:paraId="64E75BEB" w14:textId="77777777" w:rsidR="008F2AE9" w:rsidRDefault="008F2AE9" w:rsidP="000D46D6">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0D46D6">
            <w:pPr>
              <w:pStyle w:val="Remissivo1"/>
              <w:rPr>
                <w:lang w:val="en-US"/>
              </w:rPr>
            </w:pPr>
            <w:r>
              <w:rPr>
                <w:lang w:val="en-US"/>
              </w:rPr>
              <w:t>COBIT</w:t>
            </w:r>
          </w:p>
        </w:tc>
        <w:tc>
          <w:tcPr>
            <w:tcW w:w="7992" w:type="dxa"/>
          </w:tcPr>
          <w:p w14:paraId="2F3CFD60" w14:textId="77777777" w:rsidR="008F2AE9" w:rsidRDefault="008F2AE9" w:rsidP="000D46D6">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0D46D6">
            <w:pPr>
              <w:pStyle w:val="Remissivo1"/>
              <w:rPr>
                <w:lang w:val="en-US"/>
              </w:rPr>
            </w:pPr>
            <w:r>
              <w:rPr>
                <w:lang w:val="en-US"/>
              </w:rPr>
              <w:t>ERP</w:t>
            </w:r>
          </w:p>
        </w:tc>
        <w:tc>
          <w:tcPr>
            <w:tcW w:w="7992" w:type="dxa"/>
          </w:tcPr>
          <w:p w14:paraId="526EFFF8" w14:textId="77777777" w:rsidR="008F2AE9" w:rsidRDefault="008F2AE9" w:rsidP="000D46D6">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0D46D6">
            <w:pPr>
              <w:pStyle w:val="Remissivo1"/>
            </w:pPr>
            <w:r>
              <w:t>FCS</w:t>
            </w:r>
          </w:p>
        </w:tc>
        <w:tc>
          <w:tcPr>
            <w:tcW w:w="7992" w:type="dxa"/>
          </w:tcPr>
          <w:p w14:paraId="399BF597" w14:textId="77777777" w:rsidR="008F2AE9" w:rsidRDefault="008F2AE9" w:rsidP="000D46D6">
            <w:pPr>
              <w:pStyle w:val="Remissivo1"/>
              <w:rPr>
                <w:b/>
              </w:rPr>
            </w:pPr>
            <w:r>
              <w:t>Fatores Críticos de Sucesso</w:t>
            </w:r>
          </w:p>
        </w:tc>
      </w:tr>
      <w:tr w:rsidR="008F2AE9" w14:paraId="48C98B25" w14:textId="77777777">
        <w:tc>
          <w:tcPr>
            <w:tcW w:w="1296" w:type="dxa"/>
          </w:tcPr>
          <w:p w14:paraId="65C30A1A" w14:textId="77777777" w:rsidR="008F2AE9" w:rsidRDefault="008F2AE9" w:rsidP="000D46D6">
            <w:pPr>
              <w:pStyle w:val="Remissivo1"/>
            </w:pPr>
            <w:r>
              <w:t>FGV</w:t>
            </w:r>
          </w:p>
        </w:tc>
        <w:tc>
          <w:tcPr>
            <w:tcW w:w="7992" w:type="dxa"/>
          </w:tcPr>
          <w:p w14:paraId="06676CE7" w14:textId="77777777" w:rsidR="008F2AE9" w:rsidRDefault="008F2AE9" w:rsidP="000D46D6">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0D46D6">
            <w:pPr>
              <w:pStyle w:val="Remissivo1"/>
              <w:rPr>
                <w:lang w:val="en-US"/>
              </w:rPr>
            </w:pPr>
            <w:r>
              <w:rPr>
                <w:lang w:val="en-US"/>
              </w:rPr>
              <w:t>ISACA</w:t>
            </w:r>
          </w:p>
        </w:tc>
        <w:tc>
          <w:tcPr>
            <w:tcW w:w="7992" w:type="dxa"/>
          </w:tcPr>
          <w:p w14:paraId="5492B974" w14:textId="77777777" w:rsidR="008F2AE9" w:rsidRDefault="008F2AE9" w:rsidP="000D46D6">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0D46D6">
            <w:pPr>
              <w:pStyle w:val="Remissivo1"/>
              <w:rPr>
                <w:lang w:val="en-US"/>
              </w:rPr>
            </w:pPr>
            <w:r>
              <w:rPr>
                <w:lang w:val="en-US"/>
              </w:rPr>
              <w:t>MIT</w:t>
            </w:r>
          </w:p>
        </w:tc>
        <w:tc>
          <w:tcPr>
            <w:tcW w:w="7992" w:type="dxa"/>
          </w:tcPr>
          <w:p w14:paraId="75BA9A34" w14:textId="77777777" w:rsidR="008F2AE9" w:rsidRDefault="008F2AE9" w:rsidP="000D46D6">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0D46D6">
            <w:pPr>
              <w:pStyle w:val="Remissivo1"/>
            </w:pPr>
            <w:r>
              <w:t>PEE</w:t>
            </w:r>
          </w:p>
        </w:tc>
        <w:tc>
          <w:tcPr>
            <w:tcW w:w="7992" w:type="dxa"/>
          </w:tcPr>
          <w:p w14:paraId="14BA3DEB" w14:textId="77777777" w:rsidR="008F2AE9" w:rsidRDefault="008F2AE9" w:rsidP="000D46D6">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0D46D6">
            <w:pPr>
              <w:pStyle w:val="Remissivo1"/>
            </w:pPr>
            <w:r>
              <w:t>PETI</w:t>
            </w:r>
          </w:p>
        </w:tc>
        <w:tc>
          <w:tcPr>
            <w:tcW w:w="7992" w:type="dxa"/>
          </w:tcPr>
          <w:p w14:paraId="25E4503B" w14:textId="77777777" w:rsidR="008F2AE9" w:rsidRDefault="008F2AE9" w:rsidP="000D46D6">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0D46D6">
            <w:pPr>
              <w:pStyle w:val="Remissivo1"/>
              <w:rPr>
                <w:lang w:val="en-US"/>
              </w:rPr>
            </w:pPr>
            <w:r>
              <w:rPr>
                <w:lang w:val="en-US"/>
              </w:rPr>
              <w:t>RH</w:t>
            </w:r>
          </w:p>
        </w:tc>
        <w:tc>
          <w:tcPr>
            <w:tcW w:w="7992" w:type="dxa"/>
          </w:tcPr>
          <w:p w14:paraId="2FEF2A9F" w14:textId="77777777" w:rsidR="008F2AE9" w:rsidRDefault="008F2AE9" w:rsidP="000D46D6">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0D46D6">
            <w:pPr>
              <w:pStyle w:val="Remissivo1"/>
              <w:rPr>
                <w:lang w:val="en-US"/>
              </w:rPr>
            </w:pPr>
            <w:r>
              <w:rPr>
                <w:lang w:val="en-US"/>
              </w:rPr>
              <w:t>ROE</w:t>
            </w:r>
          </w:p>
        </w:tc>
        <w:tc>
          <w:tcPr>
            <w:tcW w:w="7992" w:type="dxa"/>
          </w:tcPr>
          <w:p w14:paraId="031188B9" w14:textId="77777777" w:rsidR="008F2AE9" w:rsidRDefault="008F2AE9" w:rsidP="000D46D6">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0D46D6">
            <w:pPr>
              <w:pStyle w:val="Remissivo1"/>
              <w:rPr>
                <w:lang w:val="en-US"/>
              </w:rPr>
            </w:pPr>
            <w:r>
              <w:rPr>
                <w:lang w:val="en-US"/>
              </w:rPr>
              <w:t>ROI</w:t>
            </w:r>
          </w:p>
        </w:tc>
        <w:tc>
          <w:tcPr>
            <w:tcW w:w="7992" w:type="dxa"/>
          </w:tcPr>
          <w:p w14:paraId="65B882CF" w14:textId="77777777" w:rsidR="008F2AE9" w:rsidRDefault="008F2AE9" w:rsidP="000D46D6">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0D46D6">
            <w:pPr>
              <w:pStyle w:val="Remissivo1"/>
            </w:pPr>
            <w:r>
              <w:t>SI</w:t>
            </w:r>
          </w:p>
        </w:tc>
        <w:tc>
          <w:tcPr>
            <w:tcW w:w="7992" w:type="dxa"/>
          </w:tcPr>
          <w:p w14:paraId="4B3E9E96" w14:textId="77777777" w:rsidR="008F2AE9" w:rsidRDefault="008F2AE9" w:rsidP="000D46D6">
            <w:pPr>
              <w:pStyle w:val="Remissivo1"/>
              <w:rPr>
                <w:b/>
              </w:rPr>
            </w:pPr>
            <w:r>
              <w:t>Sistemas de Informação</w:t>
            </w:r>
          </w:p>
        </w:tc>
      </w:tr>
      <w:tr w:rsidR="008F2AE9" w14:paraId="422B654A" w14:textId="77777777">
        <w:tc>
          <w:tcPr>
            <w:tcW w:w="1296" w:type="dxa"/>
          </w:tcPr>
          <w:p w14:paraId="68C3A331" w14:textId="77777777" w:rsidR="008F2AE9" w:rsidRDefault="008F2AE9" w:rsidP="000D46D6">
            <w:pPr>
              <w:pStyle w:val="Remissivo1"/>
            </w:pPr>
            <w:r>
              <w:t>SLA</w:t>
            </w:r>
          </w:p>
        </w:tc>
        <w:tc>
          <w:tcPr>
            <w:tcW w:w="7992" w:type="dxa"/>
          </w:tcPr>
          <w:p w14:paraId="34587FCB" w14:textId="77777777" w:rsidR="008F2AE9" w:rsidRDefault="008F2AE9" w:rsidP="000D46D6">
            <w:pPr>
              <w:pStyle w:val="Remissivo1"/>
              <w:rPr>
                <w:b/>
              </w:rPr>
            </w:pPr>
            <w:r>
              <w:t>Service Level Agreements</w:t>
            </w:r>
          </w:p>
        </w:tc>
      </w:tr>
      <w:tr w:rsidR="008F2AE9" w14:paraId="353FAD9C" w14:textId="77777777">
        <w:tc>
          <w:tcPr>
            <w:tcW w:w="1296" w:type="dxa"/>
          </w:tcPr>
          <w:p w14:paraId="15D999DB" w14:textId="77777777" w:rsidR="008F2AE9" w:rsidRDefault="008F2AE9" w:rsidP="000D46D6">
            <w:pPr>
              <w:pStyle w:val="Remissivo1"/>
            </w:pPr>
            <w:r>
              <w:t>SLM</w:t>
            </w:r>
          </w:p>
        </w:tc>
        <w:tc>
          <w:tcPr>
            <w:tcW w:w="7992" w:type="dxa"/>
          </w:tcPr>
          <w:p w14:paraId="57F03575" w14:textId="77777777" w:rsidR="008F2AE9" w:rsidRDefault="008F2AE9" w:rsidP="000D46D6">
            <w:pPr>
              <w:pStyle w:val="Remissivo1"/>
              <w:rPr>
                <w:b/>
              </w:rPr>
            </w:pPr>
            <w:r>
              <w:t>Service Level Managements</w:t>
            </w:r>
          </w:p>
        </w:tc>
      </w:tr>
    </w:tbl>
    <w:p w14:paraId="66F406EC" w14:textId="77777777" w:rsidR="008F2AE9" w:rsidRDefault="008F2AE9" w:rsidP="000D46D6"/>
    <w:p w14:paraId="3ABA6FFD" w14:textId="77777777" w:rsidR="008F2AE9" w:rsidRDefault="008F2AE9" w:rsidP="000D46D6">
      <w:pPr>
        <w:pStyle w:val="Ttulo0"/>
      </w:pPr>
      <w:r>
        <w:lastRenderedPageBreak/>
        <w:t>Sumário</w:t>
      </w:r>
    </w:p>
    <w:p w14:paraId="1D67181A" w14:textId="77777777" w:rsidR="00B9416A" w:rsidRPr="00933820" w:rsidRDefault="000C396C" w:rsidP="000D46D6">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8277D9" w:rsidP="000D46D6">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8277D9" w:rsidP="000D46D6">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8277D9" w:rsidP="000D46D6">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8277D9" w:rsidP="000D46D6">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8277D9" w:rsidP="000D46D6">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8277D9" w:rsidP="000D46D6">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8277D9" w:rsidP="000D46D6">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8277D9" w:rsidP="000D46D6">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0D46D6">
      <w:r>
        <w:fldChar w:fldCharType="end"/>
      </w:r>
    </w:p>
    <w:p w14:paraId="1CC25DFA" w14:textId="77777777" w:rsidR="008A4CC4" w:rsidRDefault="008A4CC4" w:rsidP="000D46D6">
      <w:pPr>
        <w:pStyle w:val="Comentrio-retirar"/>
      </w:pPr>
    </w:p>
    <w:p w14:paraId="679C043B" w14:textId="77777777" w:rsidR="008F2AE9" w:rsidRDefault="008F2AE9" w:rsidP="000D46D6">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675B2A8E" w14:textId="77777777" w:rsidR="008F2AE9" w:rsidRDefault="008F2AE9" w:rsidP="000D46D6"/>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commentRangeStart w:id="4"/>
      <w:r>
        <w:t>Objetivo Geral</w:t>
      </w:r>
      <w:bookmarkEnd w:id="3"/>
      <w:r>
        <w:t xml:space="preserve"> </w:t>
      </w:r>
      <w:commentRangeEnd w:id="4"/>
    </w:p>
    <w:p w14:paraId="1672C79D" w14:textId="77777777" w:rsidR="005D67E6" w:rsidRDefault="005D67E6" w:rsidP="000D46D6">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7" w:name="_Toc55523357"/>
      <w:commentRangeStart w:id="8"/>
      <w:r>
        <w:t>Metodologia</w:t>
      </w:r>
      <w:commentRangeEnd w:id="8"/>
      <w:r>
        <w:commentReference w:id="8"/>
      </w:r>
      <w:bookmarkEnd w:id="7"/>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4" w:name="_Toc55523359"/>
      <w:bookmarkStart w:id="15" w:name="_Toc55260942"/>
      <w:r>
        <w:t>Levantamento bibliográfico inicial</w:t>
      </w:r>
      <w:bookmarkEnd w:id="14"/>
      <w:bookmarkEnd w:id="15"/>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ond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4pt;height:193.8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491AA992" w:rsidR="00E17768" w:rsidRDefault="000421F7" w:rsidP="000D46D6">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6pt;height:201.6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4pt;height:198.6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8.8pt;height:210pt;visibility:visible" o:ole="">
            <v:imagedata r:id="rId18" o:title=""/>
            <o:lock v:ext="edit" aspectratio="f"/>
          </v:shape>
          <o:OLEObject Type="Embed" ProgID="Excel.Chart.8" ShapeID="Gráfico 7" DrawAspect="Content" ObjectID="_1666402548"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0" w:name="_Toc55523363"/>
      <w:bookmarkStart w:id="31" w:name="_Toc55260946"/>
      <w:r>
        <w:t>Trabalhos selecionados</w:t>
      </w:r>
      <w:bookmarkEnd w:id="30"/>
      <w:bookmarkEnd w:id="31"/>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rStyle w:val="MenoPendente"/>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38"/>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42"/>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3.2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7205347B" w:rsidR="00910C9E" w:rsidRDefault="00910C9E" w:rsidP="000D46D6">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3E67804F" w:rsidR="00EF5CD4" w:rsidRPr="001659D1" w:rsidRDefault="00EF5CD4" w:rsidP="000D46D6">
      <w:pPr>
        <w:pStyle w:val="Legenda"/>
      </w:pPr>
      <w:r w:rsidRPr="001659D1">
        <w:t xml:space="preserve">Quadro </w:t>
      </w:r>
      <w:fldSimple w:instr=" SEQ Quadro \* ARABIC ">
        <w:r w:rsidR="004D7D53">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4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53" w:name="_Ref55785081"/>
      <w:r w:rsidRPr="00302C79">
        <w:t xml:space="preserve">Figura </w:t>
      </w:r>
      <w:fldSimple w:instr=" SEQ Figura \* ARABIC ">
        <w:r w:rsidR="00033E87">
          <w:rPr>
            <w:noProof/>
          </w:rPr>
          <w:t>8</w:t>
        </w:r>
      </w:fldSimple>
      <w:bookmarkEnd w:id="53"/>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3.2pt;height:173.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54" w:name="_Toc55523367"/>
      <w:bookmarkStart w:id="55" w:name="_Toc55260950"/>
      <w:r>
        <w:t>Contexto</w:t>
      </w:r>
      <w:bookmarkEnd w:id="54"/>
      <w:bookmarkEnd w:id="55"/>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6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6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67"/>
      <w:r w:rsidRPr="00F56039">
        <w:rPr>
          <w:i/>
        </w:rPr>
        <w:t>app</w:t>
      </w:r>
      <w:commentRangeEnd w:id="67"/>
      <w:proofErr w:type="spellEnd"/>
      <w:r w:rsidRPr="00F56039">
        <w:rPr>
          <w:rStyle w:val="Refdecomentrio"/>
          <w:i/>
          <w:iCs w:val="0"/>
        </w:rPr>
        <w:commentReference w:id="67"/>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797CD1C7" w:rsidR="009C7D76" w:rsidRPr="00E76BCB" w:rsidRDefault="009C7D76" w:rsidP="000D46D6">
      <w:pPr>
        <w:pStyle w:val="Legenda"/>
      </w:pPr>
      <w:r w:rsidRPr="00E76BCB">
        <w:t xml:space="preserve">Quadro </w:t>
      </w:r>
      <w:fldSimple w:instr=" SEQ Quadro \* ARABIC ">
        <w:r w:rsidR="004D7D53">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Academia, Bar, Biblioteca, Casa, Com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75" w:name="_Toc55523373"/>
      <w:bookmarkStart w:id="76" w:name="_Toc55260956"/>
      <w:r>
        <w:t>Pré-teste do questionário</w:t>
      </w:r>
      <w:bookmarkEnd w:id="75"/>
      <w:bookmarkEnd w:id="76"/>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3AA3382C" w:rsidR="00255769" w:rsidRDefault="00255769" w:rsidP="000D46D6">
      <w:pPr>
        <w:pStyle w:val="Ttulo3"/>
      </w:pPr>
      <w:r>
        <w:t>Resultados do questionário</w:t>
      </w:r>
      <w:bookmarkEnd w:id="77"/>
      <w:bookmarkEnd w:id="7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79" w:name="_Toc55523375"/>
      <w:bookmarkStart w:id="80" w:name="_Toc55260958"/>
      <w:r>
        <w:t>Desenvolvimento Do plugin</w:t>
      </w:r>
      <w:bookmarkEnd w:id="79"/>
      <w:bookmarkEnd w:id="80"/>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2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81" w:name="_Toc55260959"/>
      <w:bookmarkStart w:id="82" w:name="_Toc55523376"/>
      <w:r>
        <w:t>Telas da aplicação</w:t>
      </w:r>
      <w:bookmarkEnd w:id="81"/>
      <w:r>
        <w:t xml:space="preserve"> (</w:t>
      </w:r>
      <w:r w:rsidRPr="00390E18">
        <w:rPr>
          <w:i/>
        </w:rPr>
        <w:t>plugin</w:t>
      </w:r>
      <w:r>
        <w:t>)</w:t>
      </w:r>
      <w:bookmarkEnd w:id="82"/>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1.2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8pt;height:330.6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4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6pt;height:453.6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83" w:name="_Toc55523377"/>
      <w:bookmarkStart w:id="84" w:name="_Toc55260960"/>
    </w:p>
    <w:p w14:paraId="554A46C4" w14:textId="2A6741E4" w:rsidR="0062198D" w:rsidRDefault="0062198D" w:rsidP="000D46D6">
      <w:pPr>
        <w:pStyle w:val="Ttulo3"/>
      </w:pPr>
      <w:r>
        <w:t>Tecnologias utilizadas no desenvolvimento</w:t>
      </w:r>
      <w:bookmarkEnd w:id="83"/>
      <w:bookmarkEnd w:id="84"/>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85" w:name="_Toc55523378"/>
      <w:bookmarkStart w:id="86" w:name="_Toc55260961"/>
      <w:r>
        <w:t>Distribuição da aplicação e coleta de dados</w:t>
      </w:r>
      <w:bookmarkEnd w:id="85"/>
      <w:bookmarkEnd w:id="86"/>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87" w:name="_Toc55523379"/>
      <w:bookmarkStart w:id="88" w:name="_Toc55260962"/>
      <w:r>
        <w:t>Pré-teste</w:t>
      </w:r>
      <w:bookmarkEnd w:id="87"/>
      <w:bookmarkEnd w:id="88"/>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89" w:name="_Toc55523380"/>
      <w:bookmarkStart w:id="90" w:name="_Toc55260963"/>
    </w:p>
    <w:p w14:paraId="6506B833" w14:textId="723F819C" w:rsidR="001C4604" w:rsidRDefault="001C4604" w:rsidP="000D46D6">
      <w:pPr>
        <w:pStyle w:val="Ttulo3"/>
      </w:pPr>
      <w:r>
        <w:t>Hospedagem</w:t>
      </w:r>
      <w:bookmarkEnd w:id="89"/>
      <w:bookmarkEnd w:id="90"/>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91" w:name="_Toc55523381"/>
      <w:bookmarkStart w:id="92" w:name="_Toc55260964"/>
    </w:p>
    <w:p w14:paraId="0B198644" w14:textId="5C1A2AB5" w:rsidR="003845C7" w:rsidRDefault="003845C7" w:rsidP="000D46D6">
      <w:pPr>
        <w:pStyle w:val="Ttulo3"/>
      </w:pPr>
      <w:r>
        <w:t xml:space="preserve">Coleta do </w:t>
      </w:r>
      <w:proofErr w:type="spellStart"/>
      <w:r>
        <w:t>Firebase</w:t>
      </w:r>
      <w:bookmarkEnd w:id="91"/>
      <w:bookmarkEnd w:id="92"/>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4.2pt;height:222.6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93" w:name="_Toc55523382"/>
      <w:bookmarkStart w:id="94" w:name="_Toc55260965"/>
      <w:r w:rsidRPr="00DC433D">
        <w:lastRenderedPageBreak/>
        <w:t>SISTEMA LORS</w:t>
      </w:r>
      <w:bookmarkEnd w:id="93"/>
      <w:bookmarkEnd w:id="94"/>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95"/>
      <w:r w:rsidR="006C3E1C">
        <w:t xml:space="preserve"> estudo da técnica de recomendação escolhida nos trabalhos anteriores</w:t>
      </w:r>
      <w:commentRangeEnd w:id="95"/>
      <w:r w:rsidR="006C3E1C">
        <w:rPr>
          <w:rStyle w:val="Refdecomentrio"/>
        </w:rPr>
        <w:commentReference w:id="95"/>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96" w:name="_Toc55523383"/>
      <w:bookmarkStart w:id="97" w:name="_Toc55260966"/>
      <w:r>
        <w:t>O Algoritmo KNN</w:t>
      </w:r>
      <w:bookmarkEnd w:id="96"/>
      <w:bookmarkEnd w:id="97"/>
    </w:p>
    <w:p w14:paraId="682E2305" w14:textId="18BED242"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98" w:name="_Ref55787798"/>
      <w:r>
        <w:t xml:space="preserve">Figura </w:t>
      </w:r>
      <w:fldSimple w:instr=" SEQ Figura \* ARABIC ">
        <w:r w:rsidR="00033E87">
          <w:rPr>
            <w:noProof/>
          </w:rPr>
          <w:t>14</w:t>
        </w:r>
      </w:fldSimple>
      <w:bookmarkEnd w:id="9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2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99" w:name="_Ref54920131"/>
      <w:bookmarkStart w:id="100" w:name="_Toc55260967"/>
      <w:bookmarkStart w:id="101" w:name="_Toc55777266"/>
      <w:r>
        <w:t>Preparação dos dados para o KNN</w:t>
      </w:r>
      <w:bookmarkEnd w:id="99"/>
      <w:bookmarkEnd w:id="100"/>
      <w:bookmarkEnd w:id="10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0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02"/>
      <w:r>
        <w:rPr>
          <w:rStyle w:val="Refdecomentrio"/>
        </w:rPr>
        <w:commentReference w:id="10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4FCCC80D" w:rsidR="000E6B02" w:rsidRDefault="000E6B02" w:rsidP="000D46D6">
      <w:pPr>
        <w:pStyle w:val="Legenda"/>
      </w:pPr>
      <w:r>
        <w:t xml:space="preserve">Quadro </w:t>
      </w:r>
      <w:fldSimple w:instr=" SEQ Quadro \* ARABIC ">
        <w:r w:rsidR="004D7D53">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03"/>
      <w:r>
        <w:t xml:space="preserve">arquivo exportado do </w:t>
      </w:r>
      <w:proofErr w:type="spellStart"/>
      <w:r>
        <w:t>Firebase</w:t>
      </w:r>
      <w:proofErr w:type="spellEnd"/>
      <w:r>
        <w:t xml:space="preserve">, que contém as informações dos eventos, </w:t>
      </w:r>
      <w:commentRangeEnd w:id="103"/>
      <w:r>
        <w:rPr>
          <w:rStyle w:val="Refdecomentrio"/>
        </w:rPr>
        <w:commentReference w:id="10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6pt;height:104.4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6pt;height:83.4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4pt;height:202.8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04"/>
      <w:r>
        <w:t xml:space="preserve">cada evento desse tipo aconteceu </w:t>
      </w:r>
      <w:commentRangeEnd w:id="104"/>
      <w:r>
        <w:rPr>
          <w:rStyle w:val="Refdecomentrio"/>
        </w:rPr>
        <w:commentReference w:id="10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6pt;height:83.4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6pt;height:219.6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0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05"/>
      <w:r>
        <w:rPr>
          <w:rStyle w:val="Refdecomentrio"/>
        </w:rPr>
        <w:commentReference w:id="105"/>
      </w:r>
      <w:r>
        <w:t xml:space="preserve"> Um exemplo do uso do “;” é o caso de um </w:t>
      </w:r>
      <w:r w:rsidRPr="00AC3A73">
        <w:rPr>
          <w:i/>
        </w:rPr>
        <w:t>feeling</w:t>
      </w:r>
      <w:r>
        <w:t xml:space="preserve"> conter o valor “</w:t>
      </w:r>
      <w:proofErr w:type="spellStart"/>
      <w:r>
        <w:t>feliz;triste</w:t>
      </w:r>
      <w:proofErr w:type="spell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6pt;height:142.8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06" w:name="_Ref54908939"/>
      <w:bookmarkStart w:id="107" w:name="_Toc55260968"/>
      <w:bookmarkStart w:id="108" w:name="_Toc55777267"/>
    </w:p>
    <w:p w14:paraId="7BF6810F" w14:textId="61F598B8" w:rsidR="00517AD8" w:rsidRPr="00D90707" w:rsidRDefault="00517AD8" w:rsidP="000D46D6">
      <w:pPr>
        <w:pStyle w:val="Ttulo3"/>
      </w:pPr>
      <w:r>
        <w:t>Testes com KNN</w:t>
      </w:r>
      <w:bookmarkEnd w:id="106"/>
      <w:bookmarkEnd w:id="107"/>
      <w:bookmarkEnd w:id="108"/>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09"/>
      <w:r>
        <w:t xml:space="preserve"> (30% de teste e 70% de treinamento, respectivamente </w:t>
      </w:r>
      <w:r w:rsidRPr="00FE1F5C">
        <w:t>533</w:t>
      </w:r>
      <w:r>
        <w:t xml:space="preserve"> e 1242).</w:t>
      </w:r>
      <w:commentRangeEnd w:id="109"/>
      <w:r>
        <w:rPr>
          <w:rStyle w:val="Refdecomentrio"/>
        </w:rPr>
        <w:commentReference w:id="109"/>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r w:rsidRPr="007E05CD">
        <w:rPr>
          <w:i/>
        </w:rPr>
        <w:t>sklearn.neighbors</w:t>
      </w:r>
      <w:proofErr w:type="spell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10"/>
      <w:r>
        <w:t>utilizar o melhor k analisado</w:t>
      </w:r>
      <w:commentRangeEnd w:id="110"/>
      <w:r>
        <w:rPr>
          <w:rStyle w:val="Refdecomentrio"/>
        </w:rPr>
        <w:commentReference w:id="110"/>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11" w:name="_Toc55260969"/>
      <w:bookmarkStart w:id="112" w:name="_Toc55777268"/>
      <w:r>
        <w:t xml:space="preserve">Predição no sistema </w:t>
      </w:r>
      <w:r>
        <w:rPr>
          <w:i/>
        </w:rPr>
        <w:t>LORS</w:t>
      </w:r>
      <w:bookmarkEnd w:id="111"/>
      <w:bookmarkEnd w:id="112"/>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13" w:name="_Toc55260971"/>
      <w:bookmarkStart w:id="114" w:name="_Toc55777270"/>
      <w:commentRangeStart w:id="115"/>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13"/>
      <w:bookmarkEnd w:id="114"/>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15"/>
      <w:r>
        <w:rPr>
          <w:rStyle w:val="Refdecomentrio"/>
        </w:rPr>
        <w:commentReference w:id="115"/>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16" w:name="_Ref54920174"/>
      <w:bookmarkStart w:id="117" w:name="_Toc55260972"/>
      <w:bookmarkStart w:id="118" w:name="_Toc55777271"/>
      <w:r>
        <w:t>Servidor</w:t>
      </w:r>
      <w:bookmarkEnd w:id="116"/>
      <w:bookmarkEnd w:id="117"/>
      <w:bookmarkEnd w:id="118"/>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19" w:name="_Toc55260973"/>
      <w:bookmarkStart w:id="120" w:name="_Toc55777272"/>
    </w:p>
    <w:p w14:paraId="22AF5892" w14:textId="0D55AF5A" w:rsidR="009948A9" w:rsidRDefault="009948A9" w:rsidP="000D46D6">
      <w:pPr>
        <w:pStyle w:val="Ttulo3"/>
      </w:pPr>
      <w:r>
        <w:t>Hospedagem</w:t>
      </w:r>
      <w:bookmarkEnd w:id="119"/>
      <w:bookmarkEnd w:id="120"/>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21" w:name="_Toc55260974"/>
      <w:bookmarkStart w:id="122" w:name="_Toc55777273"/>
    </w:p>
    <w:p w14:paraId="38370AFC" w14:textId="523EA4B0" w:rsidR="00D46496" w:rsidRDefault="00D46496" w:rsidP="000D46D6">
      <w:pPr>
        <w:pStyle w:val="Ttulo3"/>
      </w:pPr>
      <w:r>
        <w:t>Recomendação</w:t>
      </w:r>
      <w:bookmarkEnd w:id="121"/>
      <w:bookmarkEnd w:id="122"/>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23"/>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23"/>
      <w:r>
        <w:t xml:space="preserve"> </w:t>
      </w:r>
      <w:r>
        <w:rPr>
          <w:rStyle w:val="Refdecomentrio"/>
        </w:rPr>
        <w:commentReference w:id="123"/>
      </w:r>
    </w:p>
    <w:p w14:paraId="1BAF398F" w14:textId="77777777" w:rsidR="00361392" w:rsidRDefault="00361392" w:rsidP="000D46D6"/>
    <w:p w14:paraId="03F5FA77" w14:textId="6C642BFF" w:rsidR="0077324E" w:rsidRDefault="0077324E" w:rsidP="000D46D6">
      <w:pPr>
        <w:pStyle w:val="Legenda"/>
      </w:pPr>
      <w:r>
        <w:t xml:space="preserve">Quadro </w:t>
      </w:r>
      <w:fldSimple w:instr=" SEQ Quadro \* ARABIC ">
        <w:r w:rsidR="004D7D53">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24"/>
      <w:r w:rsidR="00E03329" w:rsidRPr="007D3FC6">
        <w:t xml:space="preserve">Com o </w:t>
      </w:r>
      <w:r w:rsidR="00E03329">
        <w:t>algoritmo</w:t>
      </w:r>
      <w:r w:rsidR="00E03329" w:rsidRPr="007D3FC6">
        <w:t xml:space="preserve"> pronto (Seção 4.1.1) </w:t>
      </w:r>
      <w:r w:rsidR="00E03329">
        <w:t xml:space="preserve">e os </w:t>
      </w:r>
      <w:commentRangeEnd w:id="124"/>
      <w:r w:rsidR="00E03329">
        <w:rPr>
          <w:rStyle w:val="Refdecomentrio"/>
        </w:rPr>
        <w:commentReference w:id="124"/>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25" w:name="_Toc55260975"/>
      <w:bookmarkStart w:id="126" w:name="_Toc55777274"/>
    </w:p>
    <w:p w14:paraId="796E4A75" w14:textId="7C2B6062" w:rsidR="00E03329" w:rsidRDefault="00E03329" w:rsidP="000D46D6">
      <w:pPr>
        <w:pStyle w:val="Ttulo3"/>
      </w:pPr>
      <w:r>
        <w:t xml:space="preserve">Resultado da recomendação (integração </w:t>
      </w:r>
      <w:proofErr w:type="spellStart"/>
      <w:r>
        <w:t>webapp</w:t>
      </w:r>
      <w:proofErr w:type="spellEnd"/>
      <w:r>
        <w:t>)</w:t>
      </w:r>
      <w:bookmarkEnd w:id="125"/>
      <w:bookmarkEnd w:id="126"/>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27"/>
      <w:r w:rsidRPr="00173EA0">
        <w:t>Spotify</w:t>
      </w:r>
      <w:r>
        <w:t xml:space="preserve"> das principais 20 </w:t>
      </w:r>
      <w:r w:rsidRPr="004945EC">
        <w:rPr>
          <w:i/>
        </w:rPr>
        <w:t>playlists</w:t>
      </w:r>
      <w:r>
        <w:t xml:space="preserve"> </w:t>
      </w:r>
      <w:commentRangeEnd w:id="127"/>
      <w:r>
        <w:rPr>
          <w:rStyle w:val="Refdecomentrio"/>
        </w:rPr>
        <w:commentReference w:id="127"/>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6pt;height:244.2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6pt;height:236.4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28" w:name="_Toc55260976"/>
      <w:bookmarkStart w:id="129" w:name="_Ref55696568"/>
      <w:bookmarkStart w:id="130" w:name="_Toc55777275"/>
    </w:p>
    <w:p w14:paraId="501D87A6" w14:textId="6646E342" w:rsidR="000D46D6" w:rsidRDefault="000D46D6" w:rsidP="001F32F9">
      <w:pPr>
        <w:pStyle w:val="Ttulo3"/>
      </w:pPr>
      <w:commentRangeStart w:id="131"/>
      <w:r>
        <w:t>Resultados do experimento</w:t>
      </w:r>
      <w:bookmarkEnd w:id="128"/>
      <w:commentRangeEnd w:id="131"/>
      <w:r>
        <w:rPr>
          <w:rStyle w:val="MenoPendente"/>
          <w:b w:val="0"/>
          <w:snapToGrid/>
        </w:rPr>
        <w:commentReference w:id="131"/>
      </w:r>
      <w:bookmarkEnd w:id="129"/>
      <w:bookmarkEnd w:id="130"/>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32"/>
      <w:r>
        <w:t xml:space="preserve">no algoritmo </w:t>
      </w:r>
      <w:commentRangeEnd w:id="132"/>
      <w:r>
        <w:rPr>
          <w:rStyle w:val="Sumrio9"/>
        </w:rPr>
        <w:commentReference w:id="132"/>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33"/>
      <w:r>
        <w:t>(</w:t>
      </w:r>
      <w:hyperlink r:id="rId41" w:history="1">
        <w:r w:rsidRPr="00A97051">
          <w:rPr>
            <w:rStyle w:val="Hyperlink"/>
          </w:rPr>
          <w:t>https://developer.spotify.com/community/showcase/music-popcorn/</w:t>
        </w:r>
      </w:hyperlink>
      <w:r>
        <w:t>)</w:t>
      </w:r>
      <w:commentRangeEnd w:id="133"/>
      <w:r>
        <w:rPr>
          <w:rStyle w:val="Sumrio9"/>
        </w:rPr>
        <w:commentReference w:id="133"/>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23089CF" w:rsidR="002251D0" w:rsidRDefault="002251D0" w:rsidP="002251D0">
      <w:pPr>
        <w:pStyle w:val="Legenda"/>
      </w:pPr>
      <w:r>
        <w:t xml:space="preserve">Quadro </w:t>
      </w:r>
      <w:fldSimple w:instr=" SEQ Quadro \* ARABIC ">
        <w:r w:rsidR="004D7D53">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r w:rsidRPr="002A3520">
              <w:t>musica</w:t>
            </w:r>
            <w:proofErr w:type="spell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r w:rsidRPr="002A3520">
              <w:t>musica</w:t>
            </w:r>
            <w:proofErr w:type="spell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34"/>
            <w:commentRangeEnd w:id="134"/>
            <w:r>
              <w:rPr>
                <w:rStyle w:val="Refdecomentrio"/>
              </w:rPr>
              <w:commentReference w:id="134"/>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0753A9CF" w:rsidR="004D7D53" w:rsidRDefault="004D7D53" w:rsidP="004D7D53">
      <w:pPr>
        <w:pStyle w:val="Legenda"/>
      </w:pPr>
      <w:r>
        <w:t xml:space="preserve">Quadro </w:t>
      </w:r>
      <w:fldSimple w:instr=" SEQ Quadro \* ARABIC ">
        <w:r>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81022C">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81022C" w14:paraId="6A7CE1D4" w14:textId="77777777" w:rsidTr="0081022C">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81022C" w14:paraId="1CA1AB8A" w14:textId="77777777" w:rsidTr="0081022C">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35"/>
            <w:r>
              <w:t>184</w:t>
            </w:r>
            <w:commentRangeEnd w:id="135"/>
            <w:r>
              <w:rPr>
                <w:rStyle w:val="Refdecomentrio"/>
              </w:rPr>
              <w:commentReference w:id="13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36"/>
            <w:r>
              <w:t>180</w:t>
            </w:r>
            <w:commentRangeEnd w:id="136"/>
            <w:r>
              <w:rPr>
                <w:rStyle w:val="Refdecomentrio"/>
              </w:rPr>
              <w:commentReference w:id="136"/>
            </w:r>
          </w:p>
        </w:tc>
      </w:tr>
      <w:tr w:rsidR="0081022C" w14:paraId="533513DB" w14:textId="77777777" w:rsidTr="0081022C">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37"/>
            <w:r>
              <w:t>46</w:t>
            </w:r>
            <w:commentRangeEnd w:id="137"/>
            <w:r>
              <w:rPr>
                <w:rStyle w:val="Refdecomentrio"/>
              </w:rPr>
              <w:commentReference w:id="137"/>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38"/>
            <w:r>
              <w:t>38</w:t>
            </w:r>
            <w:commentRangeEnd w:id="138"/>
            <w:r>
              <w:rPr>
                <w:rStyle w:val="Refdecomentrio"/>
              </w:rPr>
              <w:commentReference w:id="138"/>
            </w:r>
          </w:p>
        </w:tc>
      </w:tr>
    </w:tbl>
    <w:p w14:paraId="09715565" w14:textId="7DC549E9" w:rsidR="007152F5" w:rsidRDefault="004D7D53" w:rsidP="00915537">
      <w:pPr>
        <w:pStyle w:val="Legenda"/>
      </w:pPr>
      <w:r w:rsidRPr="00D17147">
        <w:t>Fonte: Elaborado pelo autor (2020)</w:t>
      </w:r>
    </w:p>
    <w:p w14:paraId="7E47A8D3" w14:textId="382BA77D" w:rsidR="007152F5" w:rsidRDefault="00915537" w:rsidP="000D46D6">
      <w:pPr>
        <w:sectPr w:rsidR="007152F5">
          <w:headerReference w:type="default" r:id="rId42"/>
          <w:headerReference w:type="first" r:id="rId43"/>
          <w:pgSz w:w="11907" w:h="16840" w:code="9"/>
          <w:pgMar w:top="1701" w:right="1134" w:bottom="1134" w:left="1701" w:header="851" w:footer="720" w:gutter="0"/>
          <w:cols w:space="720"/>
          <w:titlePg/>
        </w:sectPr>
      </w:pPr>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1E249BEB" w14:textId="13895D76" w:rsidR="008F2AE9" w:rsidRPr="006C1E7D" w:rsidRDefault="008F2AE9" w:rsidP="000D46D6">
      <w:pPr>
        <w:pStyle w:val="Ttulo1"/>
      </w:pPr>
      <w:bookmarkStart w:id="139" w:name="_Toc515474053"/>
      <w:r w:rsidRPr="006C1E7D">
        <w:lastRenderedPageBreak/>
        <w:t>CONCLUSÃO</w:t>
      </w:r>
      <w:bookmarkEnd w:id="139"/>
    </w:p>
    <w:p w14:paraId="7D7E442F" w14:textId="77777777" w:rsidR="008F2AE9" w:rsidRDefault="008F2AE9" w:rsidP="000D46D6">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t>obstaculização</w:t>
      </w:r>
      <w:proofErr w:type="spellEnd"/>
      <w:r>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700AB9A7" w14:textId="77777777" w:rsidR="008F2AE9" w:rsidRDefault="008F2AE9" w:rsidP="000D46D6">
      <w:pPr>
        <w:pStyle w:val="TextodoTrabalho"/>
      </w:pPr>
      <w:r>
        <w:t>...............................................</w:t>
      </w:r>
    </w:p>
    <w:p w14:paraId="6681422A" w14:textId="77777777" w:rsidR="008F2AE9" w:rsidRDefault="008F2AE9" w:rsidP="000D46D6">
      <w:pPr>
        <w:pStyle w:val="TextodoTrabalho"/>
      </w:pPr>
    </w:p>
    <w:p w14:paraId="07D420E6" w14:textId="77777777" w:rsidR="008F2AE9" w:rsidRDefault="008F2AE9" w:rsidP="000D46D6">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40" w:name="_Toc515474054"/>
      <w:r>
        <w:lastRenderedPageBreak/>
        <w:t>Referências Bibliográficas</w:t>
      </w:r>
      <w:bookmarkEnd w:id="140"/>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4"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1" w:author="Juliano Varella De Carvalho" w:date="2020-11-04T10:56:00Z" w:initials="JVDC">
    <w:p w14:paraId="3BB6536C" w14:textId="77777777" w:rsidR="008277D9" w:rsidRDefault="008277D9" w:rsidP="000D46D6">
      <w:pPr>
        <w:pStyle w:val="Textodecomentrio"/>
      </w:pPr>
      <w:r>
        <w:rPr>
          <w:rStyle w:val="Refdecomentrio"/>
        </w:rPr>
        <w:annotationRef/>
      </w:r>
      <w:r>
        <w:t>Trabalho foi feito, não pode ter nada no futuro !</w:t>
      </w:r>
    </w:p>
  </w:comment>
  <w:comment w:id="16"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17"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2"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23" w:author="Juliano Varella De Carvalho" w:date="2020-11-04T11:52:00Z" w:initials="JVDC">
    <w:p w14:paraId="24F6ABF3" w14:textId="77777777" w:rsidR="008277D9" w:rsidRDefault="008277D9" w:rsidP="000D46D6">
      <w:pPr>
        <w:pStyle w:val="Sumrio7"/>
      </w:pPr>
      <w:r>
        <w:annotationRef/>
      </w:r>
      <w:r>
        <w:t>Todas as Figuras devem ser centralizadas !</w:t>
      </w:r>
    </w:p>
    <w:p w14:paraId="262F3FC1" w14:textId="77777777" w:rsidR="008277D9" w:rsidRDefault="008277D9" w:rsidP="000D46D6">
      <w:pPr>
        <w:pStyle w:val="Sumrio7"/>
      </w:pPr>
      <w:r>
        <w:t>A legenda fica em cima da figura e embaixo fica a Fonte (sem negrito). Como fiz aqui.</w:t>
      </w:r>
    </w:p>
  </w:comment>
  <w:comment w:id="29"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33"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38"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39"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0"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4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61"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64"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68"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95"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0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0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04" w:author="Juliano Varella De Carvalho" w:date="2020-11-06T14:44:00Z" w:initials="JVDC">
    <w:p w14:paraId="19C967E6" w14:textId="77777777" w:rsidR="00A83D6F" w:rsidRDefault="00A83D6F" w:rsidP="000D46D6">
      <w:pPr>
        <w:pStyle w:val="Textodecomentrio"/>
      </w:pPr>
      <w:r>
        <w:rPr>
          <w:rStyle w:val="Refdecomentrio"/>
        </w:rPr>
        <w:annotationRef/>
      </w:r>
      <w:r>
        <w:t>Cada um o quê ?</w:t>
      </w:r>
    </w:p>
  </w:comment>
  <w:comment w:id="10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09"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10"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15"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23"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24" w:author="Juliano Varella De Carvalho" w:date="2020-11-06T15:17:00Z" w:initials="JVDC">
    <w:p w14:paraId="76B7FE5C" w14:textId="77777777" w:rsidR="00E03329" w:rsidRDefault="00E03329" w:rsidP="000D46D6">
      <w:pPr>
        <w:pStyle w:val="Textodecomentrio"/>
      </w:pPr>
      <w:r>
        <w:rPr>
          <w:rStyle w:val="Refdecomentrio"/>
        </w:rPr>
        <w:annotationRef/>
      </w:r>
      <w:r>
        <w:t>Não existe modelo. O KNN não gera um modelo !</w:t>
      </w:r>
    </w:p>
  </w:comment>
  <w:comment w:id="127"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31"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32"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33"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34"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35"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36" w:author="Érico Souza Loewe" w:date="2020-11-03T00:15:00Z" w:initials="ÉSL">
    <w:p w14:paraId="72CDEFEE" w14:textId="77777777" w:rsidR="004D7D53" w:rsidRDefault="004D7D53" w:rsidP="004D7D53">
      <w:pPr>
        <w:pStyle w:val="Textodecomentrio"/>
      </w:pPr>
      <w:r>
        <w:rPr>
          <w:rStyle w:val="Refdecomentrio"/>
        </w:rPr>
        <w:annotationRef/>
      </w:r>
      <w:r>
        <w:t>Falso positivo (é mas não é)</w:t>
      </w:r>
    </w:p>
  </w:comment>
  <w:comment w:id="137"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38"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86C197" w14:textId="77777777" w:rsidR="0081022C" w:rsidRDefault="0081022C" w:rsidP="000D46D6">
      <w:r>
        <w:separator/>
      </w:r>
    </w:p>
    <w:p w14:paraId="12BDCCBF" w14:textId="77777777" w:rsidR="0081022C" w:rsidRDefault="0081022C" w:rsidP="000D46D6"/>
    <w:p w14:paraId="16647DDA" w14:textId="77777777" w:rsidR="0081022C" w:rsidRDefault="0081022C" w:rsidP="000D46D6"/>
    <w:p w14:paraId="283CCC18" w14:textId="77777777" w:rsidR="0081022C" w:rsidRDefault="0081022C" w:rsidP="000D46D6"/>
    <w:p w14:paraId="3F6E7B87" w14:textId="77777777" w:rsidR="0081022C" w:rsidRDefault="0081022C" w:rsidP="000D46D6"/>
    <w:p w14:paraId="0C85B679" w14:textId="77777777" w:rsidR="0081022C" w:rsidRDefault="0081022C" w:rsidP="000D46D6"/>
    <w:p w14:paraId="00B5FDED" w14:textId="77777777" w:rsidR="0081022C" w:rsidRDefault="0081022C" w:rsidP="000D46D6"/>
    <w:p w14:paraId="60DB28E4" w14:textId="77777777" w:rsidR="0081022C" w:rsidRDefault="0081022C" w:rsidP="000D46D6"/>
    <w:p w14:paraId="52BC8AB8" w14:textId="77777777" w:rsidR="0081022C" w:rsidRDefault="0081022C" w:rsidP="000D46D6"/>
    <w:p w14:paraId="26229C9F" w14:textId="77777777" w:rsidR="0081022C" w:rsidRDefault="0081022C" w:rsidP="000D46D6"/>
    <w:p w14:paraId="18DF4932" w14:textId="77777777" w:rsidR="0081022C" w:rsidRDefault="0081022C" w:rsidP="000D46D6"/>
    <w:p w14:paraId="4907B6F0" w14:textId="77777777" w:rsidR="0081022C" w:rsidRDefault="0081022C" w:rsidP="000D46D6"/>
    <w:p w14:paraId="480202BC" w14:textId="77777777" w:rsidR="0081022C" w:rsidRDefault="0081022C" w:rsidP="000D46D6"/>
    <w:p w14:paraId="102FAF35" w14:textId="77777777" w:rsidR="0081022C" w:rsidRDefault="0081022C" w:rsidP="000D46D6"/>
    <w:p w14:paraId="10612D9E" w14:textId="77777777" w:rsidR="0081022C" w:rsidRDefault="0081022C" w:rsidP="000D46D6"/>
    <w:p w14:paraId="7B1FC410" w14:textId="77777777" w:rsidR="0081022C" w:rsidRDefault="0081022C" w:rsidP="000D46D6"/>
  </w:endnote>
  <w:endnote w:type="continuationSeparator" w:id="0">
    <w:p w14:paraId="11801F08" w14:textId="77777777" w:rsidR="0081022C" w:rsidRDefault="0081022C" w:rsidP="000D46D6">
      <w:r>
        <w:continuationSeparator/>
      </w:r>
    </w:p>
    <w:p w14:paraId="7B33384A" w14:textId="77777777" w:rsidR="0081022C" w:rsidRDefault="0081022C" w:rsidP="000D46D6"/>
    <w:p w14:paraId="77036C89" w14:textId="77777777" w:rsidR="0081022C" w:rsidRDefault="0081022C" w:rsidP="000D46D6"/>
    <w:p w14:paraId="5967B523" w14:textId="77777777" w:rsidR="0081022C" w:rsidRDefault="0081022C" w:rsidP="000D46D6"/>
    <w:p w14:paraId="7A9CD2CF" w14:textId="77777777" w:rsidR="0081022C" w:rsidRDefault="0081022C" w:rsidP="000D46D6"/>
    <w:p w14:paraId="6D5039E5" w14:textId="77777777" w:rsidR="0081022C" w:rsidRDefault="0081022C" w:rsidP="000D46D6"/>
    <w:p w14:paraId="39C9F935" w14:textId="77777777" w:rsidR="0081022C" w:rsidRDefault="0081022C" w:rsidP="000D46D6"/>
    <w:p w14:paraId="146A3934" w14:textId="77777777" w:rsidR="0081022C" w:rsidRDefault="0081022C" w:rsidP="000D46D6"/>
    <w:p w14:paraId="4A21364A" w14:textId="77777777" w:rsidR="0081022C" w:rsidRDefault="0081022C" w:rsidP="000D46D6"/>
    <w:p w14:paraId="772C89C6" w14:textId="77777777" w:rsidR="0081022C" w:rsidRDefault="0081022C" w:rsidP="000D46D6"/>
    <w:p w14:paraId="02AE696B" w14:textId="77777777" w:rsidR="0081022C" w:rsidRDefault="0081022C" w:rsidP="000D46D6"/>
    <w:p w14:paraId="780EE457" w14:textId="77777777" w:rsidR="0081022C" w:rsidRDefault="0081022C" w:rsidP="000D46D6"/>
    <w:p w14:paraId="6E5ADFD5" w14:textId="77777777" w:rsidR="0081022C" w:rsidRDefault="0081022C" w:rsidP="000D46D6"/>
    <w:p w14:paraId="2F49D375" w14:textId="77777777" w:rsidR="0081022C" w:rsidRDefault="0081022C" w:rsidP="000D46D6"/>
    <w:p w14:paraId="3E420AB1" w14:textId="77777777" w:rsidR="0081022C" w:rsidRDefault="0081022C" w:rsidP="000D46D6"/>
    <w:p w14:paraId="06A10451" w14:textId="77777777" w:rsidR="0081022C" w:rsidRDefault="0081022C"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D7390D" w14:textId="77777777" w:rsidR="0081022C" w:rsidRDefault="0081022C" w:rsidP="000D46D6">
      <w:r>
        <w:separator/>
      </w:r>
    </w:p>
    <w:p w14:paraId="5AB4677D" w14:textId="77777777" w:rsidR="0081022C" w:rsidRDefault="0081022C" w:rsidP="000D46D6"/>
    <w:p w14:paraId="55F306FB" w14:textId="77777777" w:rsidR="0081022C" w:rsidRDefault="0081022C" w:rsidP="000D46D6"/>
    <w:p w14:paraId="675FC145" w14:textId="77777777" w:rsidR="0081022C" w:rsidRDefault="0081022C" w:rsidP="000D46D6"/>
    <w:p w14:paraId="5F865818" w14:textId="77777777" w:rsidR="0081022C" w:rsidRDefault="0081022C" w:rsidP="000D46D6"/>
    <w:p w14:paraId="3FEE7D5D" w14:textId="77777777" w:rsidR="0081022C" w:rsidRDefault="0081022C" w:rsidP="000D46D6"/>
    <w:p w14:paraId="3B4C4129" w14:textId="77777777" w:rsidR="0081022C" w:rsidRDefault="0081022C" w:rsidP="000D46D6"/>
  </w:footnote>
  <w:footnote w:type="continuationSeparator" w:id="0">
    <w:p w14:paraId="1CC4AB4A" w14:textId="77777777" w:rsidR="0081022C" w:rsidRDefault="0081022C" w:rsidP="000D46D6">
      <w:r>
        <w:continuationSeparator/>
      </w:r>
    </w:p>
    <w:p w14:paraId="3FEC0023" w14:textId="77777777" w:rsidR="0081022C" w:rsidRDefault="0081022C" w:rsidP="000D46D6"/>
    <w:p w14:paraId="5BCE18C7" w14:textId="77777777" w:rsidR="0081022C" w:rsidRDefault="0081022C" w:rsidP="000D46D6"/>
    <w:p w14:paraId="0C9970E0" w14:textId="77777777" w:rsidR="0081022C" w:rsidRDefault="0081022C" w:rsidP="000D46D6"/>
    <w:p w14:paraId="758BE809" w14:textId="77777777" w:rsidR="0081022C" w:rsidRDefault="0081022C" w:rsidP="000D46D6"/>
    <w:p w14:paraId="135196FC" w14:textId="77777777" w:rsidR="0081022C" w:rsidRDefault="0081022C" w:rsidP="000D46D6"/>
    <w:p w14:paraId="3C1A02CF" w14:textId="77777777" w:rsidR="0081022C" w:rsidRDefault="0081022C" w:rsidP="000D46D6"/>
    <w:p w14:paraId="4CEAA10E" w14:textId="77777777" w:rsidR="0081022C" w:rsidRDefault="0081022C" w:rsidP="000D46D6"/>
    <w:p w14:paraId="60317877" w14:textId="77777777" w:rsidR="0081022C" w:rsidRDefault="0081022C" w:rsidP="000D46D6"/>
    <w:p w14:paraId="64E75A06" w14:textId="77777777" w:rsidR="0081022C" w:rsidRDefault="0081022C" w:rsidP="000D46D6"/>
    <w:p w14:paraId="1A758E7E" w14:textId="77777777" w:rsidR="0081022C" w:rsidRDefault="0081022C" w:rsidP="000D46D6"/>
    <w:p w14:paraId="2AE84A59" w14:textId="77777777" w:rsidR="0081022C" w:rsidRDefault="0081022C" w:rsidP="000D46D6"/>
    <w:p w14:paraId="2C78F241" w14:textId="77777777" w:rsidR="0081022C" w:rsidRDefault="0081022C" w:rsidP="000D46D6"/>
    <w:p w14:paraId="36F26AC0" w14:textId="77777777" w:rsidR="0081022C" w:rsidRDefault="0081022C" w:rsidP="000D46D6"/>
    <w:p w14:paraId="0CF61800" w14:textId="77777777" w:rsidR="0081022C" w:rsidRDefault="0081022C" w:rsidP="000D46D6"/>
    <w:p w14:paraId="58038014" w14:textId="77777777" w:rsidR="0081022C" w:rsidRDefault="0081022C"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23F2E"/>
    <w:rsid w:val="002251D0"/>
    <w:rsid w:val="00225C0B"/>
    <w:rsid w:val="00233C3E"/>
    <w:rsid w:val="00246CD2"/>
    <w:rsid w:val="00247640"/>
    <w:rsid w:val="00250F58"/>
    <w:rsid w:val="00253C53"/>
    <w:rsid w:val="00255769"/>
    <w:rsid w:val="00266510"/>
    <w:rsid w:val="00267AC7"/>
    <w:rsid w:val="002771E2"/>
    <w:rsid w:val="00294E9F"/>
    <w:rsid w:val="00297076"/>
    <w:rsid w:val="002B6AE5"/>
    <w:rsid w:val="002C30AB"/>
    <w:rsid w:val="00302815"/>
    <w:rsid w:val="00302C79"/>
    <w:rsid w:val="00307B26"/>
    <w:rsid w:val="0033026F"/>
    <w:rsid w:val="0033427E"/>
    <w:rsid w:val="00361392"/>
    <w:rsid w:val="00365FA8"/>
    <w:rsid w:val="003845C7"/>
    <w:rsid w:val="003907BA"/>
    <w:rsid w:val="0039137E"/>
    <w:rsid w:val="003A177C"/>
    <w:rsid w:val="003B51DE"/>
    <w:rsid w:val="003B63BC"/>
    <w:rsid w:val="003C3A26"/>
    <w:rsid w:val="003F3B22"/>
    <w:rsid w:val="00403CF8"/>
    <w:rsid w:val="004150F1"/>
    <w:rsid w:val="00433D11"/>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64ABE"/>
    <w:rsid w:val="00766FBB"/>
    <w:rsid w:val="0077324E"/>
    <w:rsid w:val="007901B6"/>
    <w:rsid w:val="007B42A9"/>
    <w:rsid w:val="007B75F7"/>
    <w:rsid w:val="007E0393"/>
    <w:rsid w:val="007E2AA8"/>
    <w:rsid w:val="007E2D77"/>
    <w:rsid w:val="007F00BA"/>
    <w:rsid w:val="007F66FF"/>
    <w:rsid w:val="0081022C"/>
    <w:rsid w:val="00813A03"/>
    <w:rsid w:val="00826DC8"/>
    <w:rsid w:val="008277D9"/>
    <w:rsid w:val="0084337D"/>
    <w:rsid w:val="008512F9"/>
    <w:rsid w:val="0085627B"/>
    <w:rsid w:val="008621D5"/>
    <w:rsid w:val="008737D8"/>
    <w:rsid w:val="008A4CC4"/>
    <w:rsid w:val="008E4BA5"/>
    <w:rsid w:val="008F2AE9"/>
    <w:rsid w:val="00900B80"/>
    <w:rsid w:val="00910C9E"/>
    <w:rsid w:val="0091343D"/>
    <w:rsid w:val="00915537"/>
    <w:rsid w:val="00923834"/>
    <w:rsid w:val="009243AA"/>
    <w:rsid w:val="009313B3"/>
    <w:rsid w:val="00933820"/>
    <w:rsid w:val="009444DD"/>
    <w:rsid w:val="00980B07"/>
    <w:rsid w:val="00986C87"/>
    <w:rsid w:val="009948A9"/>
    <w:rsid w:val="009A064B"/>
    <w:rsid w:val="009A6ED8"/>
    <w:rsid w:val="009B0E6B"/>
    <w:rsid w:val="009C1A90"/>
    <w:rsid w:val="009C26C8"/>
    <w:rsid w:val="009C3085"/>
    <w:rsid w:val="009C68EE"/>
    <w:rsid w:val="009C7D76"/>
    <w:rsid w:val="009F77DC"/>
    <w:rsid w:val="00A111D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C31F5"/>
    <w:rsid w:val="00CC4C06"/>
    <w:rsid w:val="00CC5800"/>
    <w:rsid w:val="00D04942"/>
    <w:rsid w:val="00D05D5A"/>
    <w:rsid w:val="00D07ACB"/>
    <w:rsid w:val="00D1196D"/>
    <w:rsid w:val="00D17147"/>
    <w:rsid w:val="00D21DC1"/>
    <w:rsid w:val="00D31312"/>
    <w:rsid w:val="00D46496"/>
    <w:rsid w:val="00D504D7"/>
    <w:rsid w:val="00D63692"/>
    <w:rsid w:val="00D671F1"/>
    <w:rsid w:val="00DA3AA8"/>
    <w:rsid w:val="00DC1D1F"/>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62</Pages>
  <Words>22543</Words>
  <Characters>121733</Characters>
  <Application>Microsoft Office Word</Application>
  <DocSecurity>0</DocSecurity>
  <Lines>1014</Lines>
  <Paragraphs>28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398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27</cp:revision>
  <cp:lastPrinted>2003-10-22T01:33:00Z</cp:lastPrinted>
  <dcterms:created xsi:type="dcterms:W3CDTF">2018-05-30T22:47:00Z</dcterms:created>
  <dcterms:modified xsi:type="dcterms:W3CDTF">2020-11-09T07:47:00Z</dcterms:modified>
</cp:coreProperties>
</file>